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1BB3C332" w14:textId="038C838E" w:rsidR="00616919" w:rsidRDefault="00201762" w:rsidP="00A57BFD">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r w:rsidR="00A57BFD">
        <w:t xml:space="preserve"> Posto isto, d</w:t>
      </w:r>
      <w:r w:rsidR="00616919">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t xml:space="preserve"> </w:t>
      </w:r>
      <w:r w:rsidR="00A57BFD">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fldChar w:fldCharType="separate"/>
      </w:r>
      <w:r w:rsidR="00A57BFD" w:rsidRPr="00A57BFD">
        <w:rPr>
          <w:noProof/>
        </w:rPr>
        <w:t>(Vindel, 2022)</w:t>
      </w:r>
      <w:r w:rsidR="00A57BFD">
        <w:fldChar w:fldCharType="end"/>
      </w:r>
      <w:r w:rsidR="00616919">
        <w:t xml:space="preserve">. </w:t>
      </w:r>
    </w:p>
    <w:p w14:paraId="30D0DCB2" w14:textId="24D9374A" w:rsidR="00616919" w:rsidRDefault="00616919" w:rsidP="002F31BE">
      <w:pPr>
        <w:ind w:firstLine="708"/>
        <w:jc w:val="both"/>
      </w:pPr>
      <w:r>
        <w:t>Em resposta a este fenómeno, a nossa mente, o nosso corpo e o nosso comportamento são ativados ao mesmo tempo, levando uma pessoa a pensar mais rapidamente</w:t>
      </w:r>
      <w:r w:rsidR="002F31BE">
        <w:t xml:space="preserve"> – permitindo a sobrevivência em situações de luta ou fuga </w:t>
      </w:r>
      <w:r w:rsidR="002F31BE">
        <w:fldChar w:fldCharType="begin" w:fldLock="1"/>
      </w:r>
      <w:r w:rsidR="00B254A5">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fldChar w:fldCharType="separate"/>
      </w:r>
      <w:r w:rsidR="002F31BE" w:rsidRPr="002F31BE">
        <w:rPr>
          <w:noProof/>
        </w:rPr>
        <w:t>(Sinha &amp; Jastreboff, 2013)</w:t>
      </w:r>
      <w:r w:rsidR="002F31BE">
        <w:fldChar w:fldCharType="end"/>
      </w:r>
      <w:r w:rsidR="002F31BE">
        <w:t xml:space="preserve"> – o </w:t>
      </w:r>
      <w:r>
        <w:t>que pode gerar emoções positivas</w:t>
      </w:r>
      <w:r w:rsidR="002F31BE">
        <w:t>,</w:t>
      </w:r>
      <w:r>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t xml:space="preserve"> </w:t>
      </w:r>
      <w:r w:rsidR="002F31BE">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fldChar w:fldCharType="separate"/>
      </w:r>
      <w:r w:rsidR="002F31BE" w:rsidRPr="002F31BE">
        <w:rPr>
          <w:noProof/>
        </w:rPr>
        <w:t>(Vindel, 2022)</w:t>
      </w:r>
      <w:r w:rsidR="002F31BE">
        <w:fldChar w:fldCharType="end"/>
      </w:r>
      <w:r>
        <w:t>.</w:t>
      </w:r>
    </w:p>
    <w:p w14:paraId="1A2A1E91" w14:textId="187F3A23" w:rsidR="002F31BE" w:rsidRDefault="002F31BE" w:rsidP="002F31BE">
      <w:pPr>
        <w:ind w:firstLine="708"/>
      </w:pPr>
      <w:r>
        <w:t>Existem variados exemplos de</w:t>
      </w:r>
      <w:r w:rsidRPr="00F17FF5">
        <w:t xml:space="preserve"> stress</w:t>
      </w:r>
      <w:r>
        <w:t>,</w:t>
      </w:r>
      <w:r w:rsidRPr="00F17FF5">
        <w:t xml:space="preserve"> emocional ou psicológico</w:t>
      </w:r>
      <w:r>
        <w:t xml:space="preserve"> e fisiológico, tais como </w:t>
      </w:r>
      <w:r w:rsidRPr="00F17FF5">
        <w:t xml:space="preserve">problemas interpessoais, </w:t>
      </w:r>
      <w:r>
        <w:t>o fim</w:t>
      </w:r>
      <w:r w:rsidRPr="00F17FF5">
        <w:t xml:space="preserve"> de uma relação, luto e desemprego e</w:t>
      </w:r>
      <w:r>
        <w:t>,</w:t>
      </w:r>
      <w:r w:rsidRPr="00F17FF5">
        <w:t xml:space="preserve"> como exemplos de stress fisiológico</w:t>
      </w:r>
      <w:r>
        <w:t>,</w:t>
      </w:r>
      <w:r w:rsidRPr="00F17FF5">
        <w:t xml:space="preserve"> fome, insónia, hipo</w:t>
      </w:r>
      <w:r>
        <w:t>termia</w:t>
      </w:r>
      <w:r w:rsidRPr="00F17FF5">
        <w:t xml:space="preserve"> e hipertermia, efeitos do uso de drogas psicoativas e sua privação e ainda doenças crónicas e intervenções cirúrgicas</w:t>
      </w:r>
      <w:r>
        <w:t xml:space="preserve"> </w:t>
      </w:r>
      <w:r>
        <w:fldChar w:fldCharType="begin" w:fldLock="1"/>
      </w:r>
      <w: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fldChar w:fldCharType="separate"/>
      </w:r>
      <w:r w:rsidRPr="002A4DDD">
        <w:rPr>
          <w:noProof/>
        </w:rPr>
        <w:t>(Sinha &amp; Jastreboff, 2013)</w:t>
      </w:r>
      <w:r>
        <w:fldChar w:fldCharType="end"/>
      </w:r>
      <w:r w:rsidRPr="00F17FF5">
        <w:t>.</w:t>
      </w:r>
    </w:p>
    <w:p w14:paraId="2245198E" w14:textId="7F3A88F8" w:rsidR="00F60A81" w:rsidRPr="00F17FF5" w:rsidRDefault="00F60A81" w:rsidP="002F31BE">
      <w:pPr>
        <w:ind w:firstLine="708"/>
      </w:pPr>
      <w:r>
        <w:t xml:space="preserve">Ressalve-se que, e apesar do stress se centrar numa resposta instintiva ao perigo iminente, </w:t>
      </w:r>
      <w:r w:rsidRPr="00F17FF5">
        <w:t>elevados níveis de exposição ao stress provocam uma desregulação neural, metabólica e comportamental</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D919EB">
        <w:rPr>
          <w:noProof/>
        </w:rPr>
        <w:t>(Sinha, 2008)</w:t>
      </w:r>
      <w:r>
        <w:fldChar w:fldCharType="end"/>
      </w:r>
      <w:r w:rsidRPr="00F17FF5">
        <w:t>.</w:t>
      </w:r>
    </w:p>
    <w:p w14:paraId="7DE9961A" w14:textId="77777777" w:rsidR="00616919" w:rsidRDefault="00616919"/>
    <w:p w14:paraId="693D5AD0" w14:textId="5B053E89" w:rsidR="00616919" w:rsidRDefault="00616919">
      <w:r>
        <w:t>- Ciclo do stress</w:t>
      </w:r>
    </w:p>
    <w:p w14:paraId="2E8A3369" w14:textId="558AE954" w:rsidR="00C075EA" w:rsidRDefault="00C075EA">
      <w:r>
        <w:tab/>
      </w:r>
      <w:r w:rsidRPr="00C075EA">
        <w:t xml:space="preserve">Quando surge uma exigência à qual </w:t>
      </w:r>
      <w:r>
        <w:t>o ser humano tem de</w:t>
      </w:r>
      <w:r w:rsidRPr="00C075EA">
        <w:t xml:space="preserve"> dar resposta, mas para a qual </w:t>
      </w:r>
      <w:r>
        <w:t>não está</w:t>
      </w:r>
      <w:r w:rsidRPr="00C075EA">
        <w:t xml:space="preserve"> preparado por não dispor de recursos suficientes, o sistema nervoso </w:t>
      </w:r>
      <w:r w:rsidR="00B254A5">
        <w:t xml:space="preserve">inicia processo do stress, ao </w:t>
      </w:r>
      <w:r w:rsidRPr="00C075EA">
        <w:t>envia</w:t>
      </w:r>
      <w:r w:rsidR="00B254A5">
        <w:t>r</w:t>
      </w:r>
      <w:r w:rsidRPr="00C075EA">
        <w:t xml:space="preserve"> sinais a partir do córtex cerebral para o hipotálamo e, </w:t>
      </w:r>
      <w:r w:rsidR="00B254A5">
        <w:t>posteriormente</w:t>
      </w:r>
      <w:r w:rsidRPr="00C075EA">
        <w:t>, para a medula das glândulas suprarrenais</w:t>
      </w:r>
      <w:r w:rsidR="00B254A5">
        <w:t xml:space="preserve"> que, em última instância, originam cortisol, a chamada hormona do stress. Assim, o ciclo do stress é uma designação dada ao processo de formação de cortisol, de modo a retardar ou mobilizar diferentes funções ou órgãos do indivíduo – </w:t>
      </w:r>
      <w:r w:rsidR="00B254A5" w:rsidRPr="00C075EA">
        <w:t>preparando</w:t>
      </w:r>
      <w:r w:rsidR="00B254A5">
        <w:t>-se</w:t>
      </w:r>
      <w:r w:rsidR="00B254A5" w:rsidRPr="00B254A5">
        <w:t xml:space="preserve"> para enfrentar</w:t>
      </w:r>
      <w:r w:rsidR="00B254A5">
        <w:t xml:space="preserve"> </w:t>
      </w:r>
      <w:r w:rsidR="00B254A5" w:rsidRPr="00B254A5">
        <w:t xml:space="preserve">melhor a circunstância </w:t>
      </w:r>
      <w:r w:rsidR="00B254A5">
        <w:t>que atravessa</w:t>
      </w:r>
      <w:r w:rsidR="00B254A5" w:rsidRPr="00B254A5">
        <w:t>, priorizando ações como lutar ou fugir, ficar paralisado ou responder a outras exigências</w:t>
      </w:r>
      <w:r w:rsidR="00B254A5">
        <w:t xml:space="preserve"> </w:t>
      </w:r>
      <w:r w:rsidR="00B254A5">
        <w:fldChar w:fldCharType="begin" w:fldLock="1"/>
      </w:r>
      <w:r w:rsidR="00B254A5">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operties":{"noteIndex":0},"schema":"https://github.com/citation-style-language/schema/raw/master/csl-citation.json"}</w:instrText>
      </w:r>
      <w:r w:rsidR="00B254A5">
        <w:fldChar w:fldCharType="separate"/>
      </w:r>
      <w:r w:rsidR="00B254A5" w:rsidRPr="00B254A5">
        <w:rPr>
          <w:noProof/>
        </w:rPr>
        <w:t>(Vindel, 2022)</w:t>
      </w:r>
      <w:r w:rsidR="00B254A5">
        <w:fldChar w:fldCharType="end"/>
      </w:r>
      <w:r w:rsidR="00B254A5" w:rsidRPr="00B254A5">
        <w:t>.</w:t>
      </w:r>
      <w:r w:rsidR="00B254A5" w:rsidRPr="00B254A5">
        <w:tab/>
      </w:r>
      <w:r w:rsidR="00B254A5">
        <w:t xml:space="preserve"> </w:t>
      </w:r>
    </w:p>
    <w:p w14:paraId="2B43AD60" w14:textId="0863A496" w:rsidR="00616919" w:rsidRDefault="00616919">
      <w:r>
        <w:t>- Stress e depressão</w:t>
      </w:r>
    </w:p>
    <w:p w14:paraId="395E97F8" w14:textId="77777777" w:rsidR="00F34D68" w:rsidRDefault="00F34D68"/>
    <w:p w14:paraId="56A8B76F" w14:textId="0796308F" w:rsidR="00F34D68" w:rsidRDefault="00F34D68">
      <w:r>
        <w:t xml:space="preserve"> </w:t>
      </w:r>
    </w:p>
    <w:sectPr w:rsidR="00F34D6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AE7175" w14:textId="77777777" w:rsidR="00D34408" w:rsidRDefault="00D34408" w:rsidP="00201762">
      <w:pPr>
        <w:spacing w:after="0" w:line="240" w:lineRule="auto"/>
      </w:pPr>
      <w:r>
        <w:separator/>
      </w:r>
    </w:p>
  </w:endnote>
  <w:endnote w:type="continuationSeparator" w:id="0">
    <w:p w14:paraId="6CE65BC4" w14:textId="77777777" w:rsidR="00D34408" w:rsidRDefault="00D34408"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1AE92" w14:textId="77777777" w:rsidR="00D34408" w:rsidRDefault="00D34408" w:rsidP="00201762">
      <w:pPr>
        <w:spacing w:after="0" w:line="240" w:lineRule="auto"/>
      </w:pPr>
      <w:r>
        <w:separator/>
      </w:r>
    </w:p>
  </w:footnote>
  <w:footnote w:type="continuationSeparator" w:id="0">
    <w:p w14:paraId="02DA7C34" w14:textId="77777777" w:rsidR="00D34408" w:rsidRDefault="00D34408" w:rsidP="00201762">
      <w:pPr>
        <w:spacing w:after="0" w:line="240" w:lineRule="auto"/>
      </w:pPr>
      <w:r>
        <w:continuationSeparator/>
      </w:r>
    </w:p>
  </w:footnote>
  <w:footnote w:id="1">
    <w:p w14:paraId="645F5370" w14:textId="6B354D85"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sidR="00A57BFD">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201762"/>
    <w:rsid w:val="002F31BE"/>
    <w:rsid w:val="003377C7"/>
    <w:rsid w:val="00616919"/>
    <w:rsid w:val="007D2862"/>
    <w:rsid w:val="008E17AB"/>
    <w:rsid w:val="00A57BFD"/>
    <w:rsid w:val="00B254A5"/>
    <w:rsid w:val="00C075EA"/>
    <w:rsid w:val="00D34408"/>
    <w:rsid w:val="00F34D68"/>
    <w:rsid w:val="00F60A81"/>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Pages>
  <Words>2287</Words>
  <Characters>13037</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cp:revision>
  <dcterms:created xsi:type="dcterms:W3CDTF">2023-10-01T16:58:00Z</dcterms:created>
  <dcterms:modified xsi:type="dcterms:W3CDTF">2023-10-02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